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16A2C" w14:textId="008A127C" w:rsidR="00C303A5" w:rsidRDefault="00D63AC4" w:rsidP="00D63AC4">
      <w:r>
        <w:fldChar w:fldCharType="begin" w:fldLock="1"/>
      </w:r>
      <w:r w:rsidR="00234812">
        <w:instrText>ADDIN CSL_CITATION {"citationItems":[{"id":"ITEM-1","itemData":{"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c1f4dc25-3bd4-4f3d-b798-1fb8e60488a0"]}],"mendeley":{"formattedCitation":"&lt;sup&gt;1&lt;/sup&gt;","plainTextFormattedCitation":"1","previouslyFormattedCitation":"&lt;sup&gt;1&lt;/sup&gt;"},"properties":{"noteIndex":0},"schema":"https://github.com/citation-style-language/schema/raw/master/csl-citation.json"}</w:instrText>
      </w:r>
      <w:r>
        <w:fldChar w:fldCharType="separate"/>
      </w:r>
      <w:r w:rsidR="00234812" w:rsidRPr="00234812">
        <w:rPr>
          <w:noProof/>
          <w:vertAlign w:val="superscript"/>
        </w:rPr>
        <w:t>1</w:t>
      </w:r>
      <w:r>
        <w:fldChar w:fldCharType="end"/>
      </w:r>
      <w:r>
        <w:t xml:space="preserve"> </w:t>
      </w:r>
      <w:r>
        <w:fldChar w:fldCharType="begin" w:fldLock="1"/>
      </w:r>
      <w:r w:rsidR="00234812">
        <w:instrText>ADDIN CSL_CITATION {"citationItems":[{"id":"ITEM-1","itemData":{"URL":"https://epi.grants.cancer.gov/asa24","accessed":{"date-parts":[["2021","9","30"]]},"author":[{"dropping-particle":"","family":"National Cancer Institute","given":"","non-dropping-particle":"","parse-names":false,"suffix":""}],"id":"ITEM-1","issued":{"date-parts":[["0"]]},"title":"Automated Self-Administered 24-hour (ASA24) Dietary Assessment Tool","type":"webpage"},"uris":["http://www.mendeley.com/documents/?uuid=e987f9c6-e708-47d8-a54b-990b933cde1b"]}],"mendeley":{"formattedCitation":"&lt;sup&gt;2&lt;/sup&gt;","plainTextFormattedCitation":"2","previouslyFormattedCitation":"&lt;sup&gt;2&lt;/sup&gt;"},"properties":{"noteIndex":0},"schema":"https://github.com/citation-style-language/schema/raw/master/csl-citation.json"}</w:instrText>
      </w:r>
      <w:r>
        <w:fldChar w:fldCharType="separate"/>
      </w:r>
      <w:r w:rsidR="00234812" w:rsidRPr="00234812">
        <w:rPr>
          <w:noProof/>
          <w:vertAlign w:val="superscript"/>
        </w:rPr>
        <w:t>2</w:t>
      </w:r>
      <w:r>
        <w:fldChar w:fldCharType="end"/>
      </w:r>
      <w:r w:rsidR="00905792">
        <w:t>\</w:t>
      </w:r>
      <w:r>
        <w:fldChar w:fldCharType="begin" w:fldLock="1"/>
      </w:r>
      <w:r w:rsidR="00234812">
        <w:instrText>ADDIN CSL_CITATION {"citationItems":[{"id":"ITEM-1","itemData":{"URL":"https://www.cdc.gov/nchs/nhanes/index.htm","accessed":{"date-parts":[["2023","1","14"]]},"author":[{"dropping-particle":"","family":"CDC National Center for Health Statistics","given":"","non-dropping-particle":"","parse-names":false,"suffix":""}],"id":"ITEM-1","issued":{"date-parts":[["0"]]},"title":"National Health and Nutrition Examination Survey","type":"webpage"},"uris":["http://www.mendeley.com/documents/?uuid=ce9005e2-5fae-44d4-b8f9-f92d8212b62f"]}],"mendeley":{"formattedCitation":"&lt;sup&gt;3&lt;/sup&gt;","plainTextFormattedCitation":"3","previouslyFormattedCitation":"&lt;sup&gt;3&lt;/sup&gt;"},"properties":{"noteIndex":0},"schema":"https://github.com/citation-style-language/schema/raw/master/csl-citation.json"}</w:instrText>
      </w:r>
      <w:r>
        <w:fldChar w:fldCharType="separate"/>
      </w:r>
      <w:r w:rsidR="00234812" w:rsidRPr="00234812">
        <w:rPr>
          <w:noProof/>
          <w:vertAlign w:val="superscript"/>
        </w:rPr>
        <w:t>3</w:t>
      </w:r>
      <w:r>
        <w:fldChar w:fldCharType="end"/>
      </w:r>
      <w:r w:rsidR="00905792">
        <w:t xml:space="preserve"> </w:t>
      </w:r>
      <w:r w:rsidR="00905792">
        <w:fldChar w:fldCharType="begin" w:fldLock="1"/>
      </w:r>
      <w:r w:rsidR="00234812">
        <w:instrText>ADDIN CSL_CITATION {"citationItems":[{"id":"ITEM-1","itemData":{"URL":"https://epi.grants.cancer.gov/asa24/resources/asa24-data-cleaning-2020.pdf","accessed":{"date-parts":[["2022","4","5"]]},"author":[{"dropping-particle":"","family":"CDC National Center for Health Statistics","given":"","non-dropping-particle":"","parse-names":false,"suffix":""}],"container-title":"General Guidelines for Reviewing &amp; Cleaning Data","id":"ITEM-1","issued":{"date-parts":[["2020"]]},"page":"1-6","title":"Reviewing &amp; cleaning ASA24 data","type":"webpage"},"uris":["http://www.mendeley.com/documents/?uuid=daf2f94d-b6cf-4b58-8ebf-5fb791d7f4ba"]}],"mendeley":{"formattedCitation":"&lt;sup&gt;4&lt;/sup&gt;","plainTextFormattedCitation":"4","previouslyFormattedCitation":"&lt;sup&gt;4&lt;/sup&gt;"},"properties":{"noteIndex":0},"schema":"https://github.com/citation-style-language/schema/raw/master/csl-citation.json"}</w:instrText>
      </w:r>
      <w:r w:rsidR="00905792">
        <w:fldChar w:fldCharType="separate"/>
      </w:r>
      <w:r w:rsidR="00234812" w:rsidRPr="00234812">
        <w:rPr>
          <w:noProof/>
          <w:vertAlign w:val="superscript"/>
        </w:rPr>
        <w:t>4</w:t>
      </w:r>
      <w:r w:rsidR="00905792">
        <w:fldChar w:fldCharType="end"/>
      </w:r>
      <w:r w:rsidR="00716072">
        <w:fldChar w:fldCharType="begin" w:fldLock="1"/>
      </w:r>
      <w:r w:rsidR="00234812">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ff2efb27-b4ef-4b91-b23d-8e2e26b5635a"]},{"id":"ITEM-2","itemData":{"author":[{"dropping-particle":"","family":"Kassambara","given":"Alboukadel","non-dropping-particle":"","parse-names":false,"suffix":""},{"dropping-particle":"","family":"Mundt","given":"Fabian","non-dropping-particle":"","parse-names":false,"suffix":""}],"id":"ITEM-2","issued":{"date-parts":[["2020"]]},"note":"R package version 1.0.7","title":"factoextra: Extract and Visualize the Results of Multivariate Data Analyses","type":"article"},"uris":["http://www.mendeley.com/documents/?uuid=234bd172-20a5-47f0-bd53-1cb359559efc"]}],"mendeley":{"formattedCitation":"&lt;sup&gt;5,6&lt;/sup&gt;","plainTextFormattedCitation":"5,6","previouslyFormattedCitation":"&lt;sup&gt;5,6&lt;/sup&gt;"},"properties":{"noteIndex":0},"schema":"https://github.com/citation-style-language/schema/raw/master/csl-citation.json"}</w:instrText>
      </w:r>
      <w:r w:rsidR="00716072">
        <w:fldChar w:fldCharType="separate"/>
      </w:r>
      <w:r w:rsidR="00234812" w:rsidRPr="00234812">
        <w:rPr>
          <w:noProof/>
          <w:vertAlign w:val="superscript"/>
        </w:rPr>
        <w:t>5,6</w:t>
      </w:r>
      <w:r w:rsidR="00716072">
        <w:fldChar w:fldCharType="end"/>
      </w:r>
      <w:r w:rsidR="00716072">
        <w:fldChar w:fldCharType="begin" w:fldLock="1"/>
      </w:r>
      <w:r w:rsidR="00234812">
        <w:instrText>ADDIN CSL_CITATION {"citationItems":[{"id":"ITEM-1","itemData":{"URL":"https://www.ars.usda.gov/northeast-area/beltsville-md-bhnrc/beltsville-human-nutrition-research-center/food-surveys-research-group/docs/fndds-download-databases/#","accessed":{"date-parts":[["2022","6","8"]]},"author":[{"dropping-particle":"","family":"USDA-ARS","given":"","non-dropping-particle":"","parse-names":false,"suffix":""}],"container-title":"FNDDS Documentation and Databases","id":"ITEM-1","issued":{"date-parts":[["0"]]},"title":"Food and Nutrient Database for Dietary Studies (FNDDS)","type":"webpage"},"uris":["http://www.mendeley.com/documents/?uuid=483f64e6-bab0-4efd-b084-b2f38d23a6c6"]}],"mendeley":{"formattedCitation":"&lt;sup&gt;7&lt;/sup&gt;","plainTextFormattedCitation":"7","previouslyFormattedCitation":"&lt;sup&gt;7&lt;/sup&gt;"},"properties":{"noteIndex":0},"schema":"https://github.com/citation-style-language/schema/raw/master/csl-citation.json"}</w:instrText>
      </w:r>
      <w:r w:rsidR="00716072">
        <w:fldChar w:fldCharType="separate"/>
      </w:r>
      <w:r w:rsidR="00234812" w:rsidRPr="00234812">
        <w:rPr>
          <w:noProof/>
          <w:vertAlign w:val="superscript"/>
        </w:rPr>
        <w:t>7</w:t>
      </w:r>
      <w:r w:rsidR="00716072">
        <w:fldChar w:fldCharType="end"/>
      </w:r>
      <w:r w:rsidR="00716072">
        <w:fldChar w:fldCharType="begin" w:fldLock="1"/>
      </w:r>
      <w:r w:rsidR="00234812">
        <w:instrText>ADDIN CSL_CITATION {"citationItems":[{"id":"ITEM-1","itemData":{"DOI":"10.1016/j.chom.2019.05.005","ISSN":"19313128","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mp; Microbe","id":"ITEM-1","issue":"6","issued":{"date-parts":[["2019","6"]]},"page":"789-802.e5","title":"Daily sampling reveals personalized diet-microbiome associations in humans","type":"article-journal","volume":"25"},"uris":["http://www.mendeley.com/documents/?uuid=23a1deb9-66f0-46ea-8b50-f1c96df982e2"]}],"mendeley":{"formattedCitation":"&lt;sup&gt;8&lt;/sup&gt;","plainTextFormattedCitation":"8","previouslyFormattedCitation":"&lt;sup&gt;8&lt;/sup&gt;"},"properties":{"noteIndex":0},"schema":"https://github.com/citation-style-language/schema/raw/master/csl-citation.json"}</w:instrText>
      </w:r>
      <w:r w:rsidR="00716072">
        <w:fldChar w:fldCharType="separate"/>
      </w:r>
      <w:r w:rsidR="00234812" w:rsidRPr="00234812">
        <w:rPr>
          <w:noProof/>
          <w:vertAlign w:val="superscript"/>
        </w:rPr>
        <w:t>8</w:t>
      </w:r>
      <w:r w:rsidR="00716072">
        <w:fldChar w:fldCharType="end"/>
      </w:r>
      <w:r w:rsidR="00716072">
        <w:fldChar w:fldCharType="begin" w:fldLock="1"/>
      </w:r>
      <w:r w:rsidR="00234812">
        <w:instrText>ADDIN CSL_CITATION {"citationItems":[{"id":"ITEM-1","itemData":{"DOI":"10.1111/2041-210X.12628","ISSN":"2041-210X","author":[{"dropping-particle":"","family":"Yu","given":"Guangchuang","non-dropping-particle":"","parse-names":false,"suffix":""},{"dropping-particle":"","family":"Smith","given":"David K.","non-dropping-particle":"","parse-names":false,"suffix":""},{"dropping-particle":"","family":"Zhu","given":"Huachen","non-dropping-particle":"","parse-names":false,"suffix":""},{"dropping-particle":"","fam</w:instrText>
      </w:r>
      <w:r w:rsidR="00234812">
        <w:rPr>
          <w:rFonts w:hint="eastAsia"/>
        </w:rPr>
        <w:instrText>ily":"Guan","given":"Yi","non-dropping-particle":"","parse-names":false,"suffix":""},{"dropping-particle":"","family":"Lam","given":"Tommy Tsan</w:instrText>
      </w:r>
      <w:r w:rsidR="00234812">
        <w:rPr>
          <w:rFonts w:hint="eastAsia"/>
        </w:rPr>
        <w:instrText>‐</w:instrText>
      </w:r>
      <w:r w:rsidR="00234812">
        <w:rPr>
          <w:rFonts w:hint="eastAsia"/>
        </w:rPr>
        <w:instrText>Yuk","non-dropping-particle":"","parse-names":false,"suffix":""}],"container-title":"Methods in Ecology and Evo</w:instrText>
      </w:r>
      <w:r w:rsidR="00234812">
        <w:instrText>lution","editor":[{"dropping-particle":"","family":"McInerny","given":"Greg","non-dropping-particle":"","parse-names":false,"suffix":""}],"id":"ITEM-1","issue":"1","issued":{"date-parts":[["2017","1","22"]]},"page":"28-36","title":"ggtree: An R package for visualization and annotation of phylogenetic trees with their covariates and other associated data","type":"article-journal","volume":"8"},"uris":["http://www.mendeley.com/documents/?uuid=17b27a0a-dd4e-466d-ad7c-aa5872461ff0"]}],"mendeley":{"formattedCitation":"&lt;sup&gt;9&lt;/sup&gt;","plainTextFormattedCitation":"9","previouslyFormattedCitation":"&lt;sup&gt;9&lt;/sup&gt;"},"properties":{"noteIndex":0},"schema":"https://github.com/citation-style-language/schema/raw/master/csl-citation.json"}</w:instrText>
      </w:r>
      <w:r w:rsidR="00716072">
        <w:fldChar w:fldCharType="separate"/>
      </w:r>
      <w:r w:rsidR="00234812" w:rsidRPr="00234812">
        <w:rPr>
          <w:noProof/>
          <w:vertAlign w:val="superscript"/>
        </w:rPr>
        <w:t>9</w:t>
      </w:r>
      <w:r w:rsidR="00716072">
        <w:fldChar w:fldCharType="end"/>
      </w:r>
      <w:r w:rsidR="00E65567">
        <w:fldChar w:fldCharType="begin" w:fldLock="1"/>
      </w:r>
      <w:r w:rsidR="00234812">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e61217","title":"phyloseq: an R package for reproducible interactive analysis and graphics of microbiome census data","type":"article-journal","volume":"8"},"uris":["http://www.mendeley.com/documents/?uuid=3b11d393-8db7-4dde-a8fc-40170238663c"]}],"mendeley":{"formattedCitation":"&lt;sup&gt;10&lt;/sup&gt;","plainTextFormattedCitation":"10","previouslyFormattedCitation":"&lt;sup&gt;10&lt;/sup&gt;"},"properties":{"noteIndex":0},"schema":"https://github.com/citation-style-language/schema/raw/master/csl-citation.json"}</w:instrText>
      </w:r>
      <w:r w:rsidR="00E65567">
        <w:fldChar w:fldCharType="separate"/>
      </w:r>
      <w:r w:rsidR="00234812" w:rsidRPr="00234812">
        <w:rPr>
          <w:noProof/>
          <w:vertAlign w:val="superscript"/>
        </w:rPr>
        <w:t>10</w:t>
      </w:r>
      <w:r w:rsidR="00E65567">
        <w:fldChar w:fldCharType="end"/>
      </w:r>
      <w:r w:rsidR="001F7D61">
        <w:fldChar w:fldCharType="begin" w:fldLock="1"/>
      </w:r>
      <w:r w:rsidR="00234812">
        <w:instrText>ADDIN CSL_CITATION {"citationItems":[{"id":"ITEM-1","itemData":{"author":[{"dropping-particle":"","family":"Simpson","given":"Gavin L.","non-dropping-particle":"","parse-names":false,"suffix":""},{"dropping-particle":"","family":"Minchin","given":"Peter R.","non-dropping-particle":"","parse-names":false,"suffix":""},{"dropping-particle":"","family":"Caceres","given":"Miquel","non-dropping-particle":"De","parse-names":false,"suffix":""},{"dropping-particle":"","family":"Hill","given":"Mark O.","non-dropping-particle":"","parse-names":false,"suffix":""},{"dropping-particle":"","family":"Braak","given":"Cajo J.F.","non-dropping-particle":"Ter","parse-names":false,"suffix":""},{"dropping-particle":"","family":"Stevens","given":"M. Henry H.","non-dropping-particle":"","parse-names":false,"suffix":""},{"dropping-particle":"","family":"Stier","given":"Adrian","non-dropping-particle":"","parse-names":false,"suffix":""},{"dropping-particle":"","family":"Antoniazi Evangelista","given":"Heloisa Beatriz","non-dropping-particle":"","parse-names":false,"suffix":""},{"dropping-particle":"","family":"Ribeiro Cunha","given":"Eduardo","non-dropping-particle":"","parse-names":false,"suffix":""},{"dropping-particle":"","family":"FitzJohn","given":"Rich","non-dropping-particle":"","parse-names":false,"suffix":""},{"dropping-particle":"","family":"Oksanen","given":"Jari","non-dropping-particle":"","parse-names":false,"suffix":""},{"dropping-particle":"","family":"Blanchet","given":"F.Guillaume","non-dropping-particle":"","parse-names":false,"suffix":""},{"dropping-particle":"","family":"Kindt","given":"Roeland","non-dropping-particle":"","parse-names":false,"suffix":""},{"dropping-particle":"","family":"Legendre","given":"Pierre","non-dropping-particle":"","parse-names":false,"suffix":""},{"dropping-particle":"","family":"O'Hara","given":"R.B.","non-dropping-particle":"","parse-names":false,"suffix":""},{"dropping-particle":"","family":"Solymos","given":"Peter","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Durand","given":"Sebastien","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Smith","given":"Tyler","non-dropping-particle":"","parse-names":false,"suffix":""},{"dropping-particle":"","family":"Weedon","given":"James","non-dropping-particle":"","parse-names":false,"suffix":""}],"id":"ITEM-1","issued":{"date-parts":[["2022"]]},"number":"2.6-4","title":"vegan: Community Ecology Package","type":"article"},"uris":["http://www.mendeley.com/documents/?uuid=ec32d276-5026-4d7d-9d64-d2a37d77227a"]}],"mendeley":{"formattedCitation":"&lt;sup&gt;11&lt;/sup&gt;","plainTextFormattedCitation":"11","previouslyFormattedCitation":"&lt;sup&gt;11&lt;/sup&gt;"},"properties":{"noteIndex":0},"schema":"https://github.com/citation-style-language/schema/raw/master/csl-citation.json"}</w:instrText>
      </w:r>
      <w:r w:rsidR="001F7D61">
        <w:fldChar w:fldCharType="separate"/>
      </w:r>
      <w:r w:rsidR="00234812" w:rsidRPr="00234812">
        <w:rPr>
          <w:noProof/>
          <w:vertAlign w:val="superscript"/>
        </w:rPr>
        <w:t>11</w:t>
      </w:r>
      <w:r w:rsidR="001F7D61">
        <w:fldChar w:fldCharType="end"/>
      </w:r>
      <w:r w:rsidR="00234812">
        <w:fldChar w:fldCharType="begin" w:fldLock="1"/>
      </w:r>
      <w:r w:rsidR="00234812">
        <w:instrText>ADDIN CSL_CITATION {"citationItems":[{"id":"ITEM-1","itemData":{"author":[{"dropping-particle":"","family":"Martinez Arbizu","given":"P","non-dropping-particle":"","parse-names":false,"suffix":""}],"id":"ITEM-1","issued":{"date-parts":[["2020"]]},"number":"R package version 0.4","title":"pairwiseAdonis: Pairwise multilevel comparison using adonis","type":"article"},"uris":["http://www.mendeley.com/documents/?uuid=f74a52ae-d54f-4200-892a-2ad0dec5d9ef"]}],"mendeley":{"formattedCitation":"&lt;sup&gt;12&lt;/sup&gt;","plainTextFormattedCitation":"12","previouslyFormattedCitation":"&lt;sup&gt;12&lt;/sup&gt;"},"properties":{"noteIndex":0},"schema":"https://github.com/citation-style-language/schema/raw/master/csl-citation.json"}</w:instrText>
      </w:r>
      <w:r w:rsidR="00234812">
        <w:fldChar w:fldCharType="separate"/>
      </w:r>
      <w:r w:rsidR="00234812" w:rsidRPr="00234812">
        <w:rPr>
          <w:noProof/>
          <w:vertAlign w:val="superscript"/>
        </w:rPr>
        <w:t>12</w:t>
      </w:r>
      <w:r w:rsidR="00234812">
        <w:fldChar w:fldCharType="end"/>
      </w:r>
      <w:r w:rsidR="009750AF">
        <w:fldChar w:fldCharType="begin" w:fldLock="1"/>
      </w:r>
      <w:r w:rsidR="009750AF">
        <w:instrText>ADDIN CSL_CITATION {"citationItems":[{"id":"ITEM-1","itemData":{"DOI":"10.1093/jn/133.11.3911S","ISSN":"00223166","author":[{"dropping-particle":"","family":"Ruel","given":"Marie T.","non-dropping-particle":"","parse-names":false,"suffix":""}],"container-title":"The Journal of Nutrition","id":"ITEM-1","issue":"11","issued":{"date-parts":[["2003","11"]]},"page":"3911S-3926S","title":"Operationalizing dietary diversity: a review of measurement issues and research priorities","type":"article-journal","volume":"133"},"uris":["http://www.mendeley.com/documents/?uuid=7892887d-2968-42cb-8075-018e0a62eb7c"]}],"mendeley":{"formattedCitation":"&lt;sup&gt;13&lt;/sup&gt;","plainTextFormattedCitation":"13","previouslyFormattedCitation":"&lt;sup&gt;13&lt;/sup&gt;"},"properties":{"noteIndex":0},"schema":"https://github.com/citation-style-language/schema/raw/master/csl-citation.json"}</w:instrText>
      </w:r>
      <w:r w:rsidR="009750AF">
        <w:fldChar w:fldCharType="separate"/>
      </w:r>
      <w:r w:rsidR="009750AF" w:rsidRPr="009750AF">
        <w:rPr>
          <w:noProof/>
          <w:vertAlign w:val="superscript"/>
        </w:rPr>
        <w:t>13</w:t>
      </w:r>
      <w:r w:rsidR="009750AF">
        <w:fldChar w:fldCharType="end"/>
      </w:r>
      <w:r w:rsidR="009750AF">
        <w:fldChar w:fldCharType="begin" w:fldLock="1"/>
      </w:r>
      <w:r w:rsidR="006F639B">
        <w:instrText>ADDIN CSL_CITATION {"citationItems":[{"id":"ITEM-1","itemData":{"DOI":"10.1093/advances/nmab009","ISSN":"21618313","author":[{"dropping-particle":"","family":"Verger","given":"Eric O","non-dropping-particle":"","parse-names":false,"suffix":""},{"dropping-particle":"","family":"Port","given":"Agnes","non-dropping-particle":"Le","parse-names":false,"suffix":""},{"dropping-particle":"","family":"Borderon","given":"Augustin","non-dropping-particle":"","parse-names":false,"suffix":""},{"dropping-particle":"","family":"Bourbon","given":"Gabriel","non-dropping-particle":"","parse-names":false,"suffix":""},{"dropping-particle":"","family":"Moursi","given":"Mourad","non-dropping-particle":"","parse-names":false,"suffix":""},{"dropping-particle":"","family":"Savy","given":"Mathilde","non-dropping-particle":"","parse-names":false,"suffix":""},{"dropping-particle":"","family":"Mariotti","given":"François","non-dropping-particle":"","parse-names":false,"suffix":""},{"dropping-particle":"","family":"Martin-Prevel","given":"Yves","non-dropping-particle":"","parse-names":false,"suffix":""}],"container-title":"Advances in Nutrition","id":"ITEM-1","issue":"5","issued":{"date-parts":[["2021","9"]]},"page":"1659-1672","title":"Dietary diversity indicators and their associations with dietary adequacy and health outcomes: A systematic scoping review","type":"article-journal","volume":"12"},"uris":["http://www.mendeley.com/documents/?uuid=16203b37-e4c2-4162-ab23-9f7d8a1979a3"]},{"id":"ITEM-2","itemData":{"DOI":"10.1097/NT.0000000000000135","ISSN":"0029-666X","author":[{"dropping-particle":"","family":"Karlsen","given":"Micaela C.","non-dropping-particle":"","parse-names":false,"suffix":""},{"dropping-particle":"","family":"Ellmore","given":"George S.","non-dropping-particle":"","parse-names":false,"suffix":""},{"dropping-particle":"","family":"McKeown","given":"Nicola","non-dropping-particle":"","parse-names":false,"suffix":""}],"container-title":"Nutrition Today","id":"ITEM-2","issue":"1","issued":{"date-parts":[["2016","1"]]},"page":"50-59","title":"Seeds—Health benefits, barriers to incorporation, and strategies for practitioners in supporting consumption among consumers","type":"article-journal","volume":"51"},"uris":["http://www.mendeley.com/documents/?uuid=e1f25fd1-3823-4e45-bbfe-c2453f931e02"]},{"id":"ITEM-3","itemData":{"DOI":"10.1093/ajcn/nqaa352","ISSN":"00029165","author":[{"dropping-particle":"","family":"Embling","given":"Rochelle","non-dropping-particle":"","parse-names":false,"suffix":""},{"dropping-particle":"","family":"Pink","given":"Aimee E","non-dropping-particle":"","parse-names":false,"suffix":""},{"dropping-particle":"","family":"Gatzemeier","given":"Jennifer","non-dropping-particle":"","parse-names":false,"suffix":""},{"dropping-particle":"","family":"Price","given":"Menna","non-dropping-particle":"","parse-names":false,"suffix":""},{"dropping-particle":"","family":"Lee","given":"Michelle D","non-dropping-particle":"","parse-names":false,"suffix":""},{"dropping-particle":"","family":"Wilkinson","given":"Laura L","non-dropping-particle":"","parse-names":false,"suffix":""}],"container-title":"The American Journal of Clinical Nutrition","id":"ITEM-3","issue":"3","issued":{"date-parts":[["2021","3"]]},"page":"716-741","title":"Effect of food variety on intake of a meal: a systematic review and meta-analysis","type":"article-journal","volume":"113"},"uris":["http://www.mendeley.com/documents/?uuid=4aa4dcf5-a0cd-433a-9f43-71878dba9a05"]},{"id":"ITEM-4","itemData":{"DOI":"10.3390/nu13082668","ISSN":"2072-6643","abstract":"The objective was to examine trends in pulse (dry beans, dry peas, chickpeas and lentils) intake over a 10-year period and to compare nutrient intakes of pulse consumers and non-consumers to better understand the impact of pulse consumption on diet quality in the US population. NHANES 2003–2014 data for respondents (≥19 years) with 2 days of intake was used to evaluate trends in pulse intake. Pulse consumers were identified as those NHANES respondents who consumed pulses on one or both days. Differences in energy adjusted nutrient intakes between non-consumers and consumers were assessed. There were no significant trends in pulse intakes for the total population or for pulse consumers over the 10-year period. In 2013–2014, approximately 27% of adults consumed pulses with an intake of 70.9 ± 2.5 g/day over 2 days, just slightly &lt;0.5 cup equivalents/day. At all levels of consumption, consumers had higher (p &lt; 0.01) energy adjusted intakes of fiber, folate, magnesium. Higher energy adjusted intakes for potassium, zinc, iron and choline and lower intakes of fat were observed for consumers than for non-consumers at intakes ≥69.4 ± 1.01 g/day. These data suggest that pulse consumption in the US population may result in better diet quality with diets that are more nutrient dense than those without pulses.","author":[{"dropping-particle":"","family":"Mitchell","given":"Diane C.","non-dropping-particle":"","parse-names":false,"suffix":""},{"dropping-particle":"","family":"Marinangeli","given":"Christopher P. F.","non-dropping-particle":"","parse-names":false,"suffix":""},{"dropping-particle":"","family":"Pigat","given":"Sandrine","non-dropping-particle":"","parse-names":false,"suffix":""},{"dropping-particle":"","family":"Bompola","given":"Foteini","non-dropping-particle":"","parse-names":false,"suffix":""},{"dropping-particle":"","family":"Campbell","given":"Jessie","non-dropping-particle":"","parse-names":false,"suffix":""},{"dropping-particle":"","family":"Pan","given":"Yang","non-dropping-particle":"","parse-names":false,"suffix":""},{"dropping-particle":"","family":"Curran","given":"Julianne M.","non-dropping-particle":"","parse-names":false,"suffix":""},{"dropping-particle":"","family":"Cai","given":"David J.","non-dropping-particle":"","parse-names":false,"suffix":""},{"dropping-particle":"","family":"Jaconis","given":"Susan Y.","non-dropping-particle":"","parse-names":false,"suffix":""},{"dropping-particle":"","family":"Rumney","given":"Jeff","non-dropping-particle":"","parse-names":false,"suffix":""}],"container-title":"Nutrients","id":"ITEM-4","issue":"8","issued":{"date-parts":[["2021","7","31"]]},"page":"2668","title":"Pulse intake improves nutrient density among US adult consumers","type":"article-journal","volume":"13"},"uris":["http://www.mendeley.com/documents/?uuid=c8e4a925-fc9f-47b2-9edb-ac9aeeb1a72c"]},{"id":"ITEM-5","itemData":{"DOI":"10.1007/s13668-022-00415-2","ISSN":"2161-3311","author":[{"dropping-particle":"","family":"Ertuglu","given":"Lale A.","non-dropping-particle":"","parse-names":false,"suffix":""},{"dropping-particle":"","family":"Demiray","given":"Atalay","non-dropping-particle":"","parse-names":false,"suffix":""},{"dropping-particle":"","family":"Afsar","given":"Baris","non-dropping-particle":"","parse-names":false,"suffix":""},{"dropping-particle":"","family":"Ortiz","given":"Alberto","non-dropping-particle":"","parse-names":false,"suffix":""},{"dropping-particle":"","family":"Kanbay","given":"Mehmet","non-dropping-particle":"","parse-names":false,"suffix":""}],"container-title":"Current Nutrition Reports","id":"ITEM-5","issue":"3","issued":{"date-parts":[["2022","4","27"]]},"page":"526-535","title":"The use of Healthy Eating Index 2015 and Healthy Beverage Index for predicting and modifying cardiovascular and renal outcomes","type":"article-journal","volume":"11"},"uris":["http://www.mendeley.com/documents/?uuid=76d87a67-60f8-49fe-8196-10c9b22188fd"]},{"id":"ITEM-6","itemData":{"DOI":"10.3390/nu13061893","ISSN":"2072-6643","abstract":"Objective: Our primary objective was to examine the associations of the Mediterranean (MED), the Dietary Approaches to Stop Hypertension (DASH), and the Alternate Healthy Eating Index (AHEI) diet with total mortality. Our secondary objective was to examine the association of these three dietary patterns with cardiovascular disease (CVD) and cancer mortality. Research: Design and Methods: We prospectively studied 15,768 men from the Physicians’ Health Study who completed a semi-quantitative food-frequency questionnaire. Scores from each dietary pattern were divided into quintiles. Multivariable Cox regression models were used to estimate hazard ratio’s (95% confidence intervals) of mortality. Results: At baseline, average age was 65.9 ± 8.9 years. There were 1763 deaths, including 488 CVD deaths and 589 cancer deaths. All diet scores were inversely associated with risk for all-cause mortality: Hazard ratios (95% CI) of all-cause mortality from lowest to highest quintile for MED diet were 1.0 (reference), 0.85 (0.73–0.98), 0.80 (0.69–0.93), 0.77 (0.66–0.90), and 0.68 (0.58–0.79); corresponding values were 1.0 (reference), 0.96 (0.82–1.12), 0.95 (0.82–1.11), 0.88 (0.75–1.04), and 0.83 (0.71–0.99) for DASH diet and 1.0 (reference), 0.88 (0.77–1.02), 0.82 (0.71–0.95), 0.69 (0.59, 0.81), and 0.56 (0.47–0.67) for AHEI diet, after adjusting for age, energy, smoking, exercise, BMI, hypertension, coronary heart disease, congestive heart failure, diabetes, and atrial fibrillation. For cause-specific mortality, MED and AHEI scores were inversely associated with lower risk for CVD mortality, whereas AHEI and MED scores were inversely associated with lower risk for cancer mortality. Conclusion: Within this cohort of male physicians, AHEI, MED, and DASH scores were each inversely associated with mortality from all causes.","author":[{"dropping-particle":"","family":"Patel","given":"Yash R.","non-dropping-particle":"","parse-names":false,"suffix":""},{"dropping-particle":"","family":"Robbins","given":"Jeremy M.","non-dropping-particle":"","parse-names":false,"suffix":""},{"dropping-particle":"","family":"Gaziano","given":"J. Michael","non-dropping-particle":"","parse-names":false,"suffix":""},{"dropping-particle":"","family":"Djoussé","given":"Luc","non-dropping-particle":"","parse-names":false,"suffix":""}],"container-title":"Nutrients","id":"ITEM-6","issue":"6","issued":{"date-parts":[["2021","5","31"]]},"page":"1893","title":"Mediterranean, DASH, and Alternate Healthy Eating Index dietary patterns and risk of death in the Physicians’ Health Study","type":"article-journal","volume":"13"},"uris":["http://www.mendeley.com/documents/?uuid=1e6ecc0f-781a-4f55-8e9a-7a6da1fe0b63"]}],"mendeley":{"formattedCitation":"&lt;sup&gt;14–19&lt;/sup&gt;","plainTextFormattedCitation":"14–19","previouslyFormattedCitation":"&lt;sup&gt;14–19&lt;/sup&gt;"},"properties":{"noteIndex":0},"schema":"https://github.com/citation-style-language/schema/raw/master/csl-citation.json"}</w:instrText>
      </w:r>
      <w:r w:rsidR="009750AF">
        <w:fldChar w:fldCharType="separate"/>
      </w:r>
      <w:r w:rsidR="009750AF" w:rsidRPr="009750AF">
        <w:rPr>
          <w:noProof/>
          <w:vertAlign w:val="superscript"/>
        </w:rPr>
        <w:t>14–19</w:t>
      </w:r>
      <w:r w:rsidR="009750AF">
        <w:fldChar w:fldCharType="end"/>
      </w:r>
    </w:p>
    <w:p w14:paraId="5B78A0A6" w14:textId="3DB7D7BF" w:rsidR="00D63AC4" w:rsidRDefault="00D63AC4" w:rsidP="00D63AC4"/>
    <w:p w14:paraId="6B91659A" w14:textId="5CC0E637" w:rsidR="006F639B" w:rsidRPr="006F639B" w:rsidRDefault="00D63AC4" w:rsidP="006F639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6F639B" w:rsidRPr="006F639B">
        <w:rPr>
          <w:noProof/>
          <w:szCs w:val="24"/>
        </w:rPr>
        <w:t xml:space="preserve">1. </w:t>
      </w:r>
      <w:r w:rsidR="006F639B" w:rsidRPr="006F639B">
        <w:rPr>
          <w:noProof/>
          <w:szCs w:val="24"/>
        </w:rPr>
        <w:tab/>
        <w:t>R Core Team. R: A language and environment for statistical computing. 2017. https://www.r-project.org/.</w:t>
      </w:r>
    </w:p>
    <w:p w14:paraId="43F3B1F7"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2. </w:t>
      </w:r>
      <w:r w:rsidRPr="006F639B">
        <w:rPr>
          <w:noProof/>
          <w:szCs w:val="24"/>
        </w:rPr>
        <w:tab/>
        <w:t>National Cancer Institute. Automated Self-Administered 24-hour (ASA24) Dietary Assessment Tool. https://epi.grants.cancer.gov/asa24. Accessed September 30, 2021.</w:t>
      </w:r>
    </w:p>
    <w:p w14:paraId="76FF35A8"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3. </w:t>
      </w:r>
      <w:r w:rsidRPr="006F639B">
        <w:rPr>
          <w:noProof/>
          <w:szCs w:val="24"/>
        </w:rPr>
        <w:tab/>
        <w:t>CDC National Center for Health Statistics. National Health and Nutrition Examination Survey. https://www.cdc.gov/nchs/nhanes/index.htm. Accessed January 14, 2023.</w:t>
      </w:r>
    </w:p>
    <w:p w14:paraId="37BA6192"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4. </w:t>
      </w:r>
      <w:r w:rsidRPr="006F639B">
        <w:rPr>
          <w:noProof/>
          <w:szCs w:val="24"/>
        </w:rPr>
        <w:tab/>
        <w:t>CDC National Center for Health Statistics. Reviewing &amp; cleaning ASA24 data. General Guidelines for Reviewing &amp; Cleaning Data. https://epi.grants.cancer.gov/asa24/resources/asa24-data-cleaning-2020.pdf. Published 2020. Accessed April 5, 2022.</w:t>
      </w:r>
    </w:p>
    <w:p w14:paraId="043DFB7B"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5. </w:t>
      </w:r>
      <w:r w:rsidRPr="006F639B">
        <w:rPr>
          <w:noProof/>
          <w:szCs w:val="24"/>
        </w:rPr>
        <w:tab/>
        <w:t xml:space="preserve">Wickham H. </w:t>
      </w:r>
      <w:r w:rsidRPr="006F639B">
        <w:rPr>
          <w:i/>
          <w:iCs/>
          <w:noProof/>
          <w:szCs w:val="24"/>
        </w:rPr>
        <w:t>Ggplot2: Elegant Graphics for Data Analysis</w:t>
      </w:r>
      <w:r w:rsidRPr="006F639B">
        <w:rPr>
          <w:noProof/>
          <w:szCs w:val="24"/>
        </w:rPr>
        <w:t>. Springer-Verlag New York; 2016. https://ggplot2.tidyverse.org.</w:t>
      </w:r>
    </w:p>
    <w:p w14:paraId="58E53E34"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6. </w:t>
      </w:r>
      <w:r w:rsidRPr="006F639B">
        <w:rPr>
          <w:noProof/>
          <w:szCs w:val="24"/>
        </w:rPr>
        <w:tab/>
        <w:t>Kassambara A, Mundt F. factoextra: Extract and Visualize the Results of Multivariate Data Analyses. 2020. https://cran.r-project.org/package=factoextra.</w:t>
      </w:r>
    </w:p>
    <w:p w14:paraId="6D902449"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7. </w:t>
      </w:r>
      <w:r w:rsidRPr="006F639B">
        <w:rPr>
          <w:noProof/>
          <w:szCs w:val="24"/>
        </w:rPr>
        <w:tab/>
        <w:t>USDA-ARS. Food and Nutrient Database for Dietary Studies (FNDDS). FNDDS Documentation and Databases. https://www.ars.usda.gov/northeast-area/beltsville-md-bhnrc/beltsville-human-nutrition-research-center/food-surveys-research-group/docs/fndds-download-databases/#. Accessed June 8, 2022.</w:t>
      </w:r>
    </w:p>
    <w:p w14:paraId="4DCCE4BA"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8. </w:t>
      </w:r>
      <w:r w:rsidRPr="006F639B">
        <w:rPr>
          <w:noProof/>
          <w:szCs w:val="24"/>
        </w:rPr>
        <w:tab/>
        <w:t xml:space="preserve">Johnson AJ, Vangay P, Al-Ghalith GA, et al. Daily sampling reveals personalized diet-microbiome associations in humans. </w:t>
      </w:r>
      <w:r w:rsidRPr="006F639B">
        <w:rPr>
          <w:i/>
          <w:iCs/>
          <w:noProof/>
          <w:szCs w:val="24"/>
        </w:rPr>
        <w:t>Cell Host Microbe</w:t>
      </w:r>
      <w:r w:rsidRPr="006F639B">
        <w:rPr>
          <w:noProof/>
          <w:szCs w:val="24"/>
        </w:rPr>
        <w:t>. 2019;25(6):789-802.e5. doi:10.1016/j.chom.2019.05.005</w:t>
      </w:r>
    </w:p>
    <w:p w14:paraId="486F961A"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9. </w:t>
      </w:r>
      <w:r w:rsidRPr="006F639B">
        <w:rPr>
          <w:noProof/>
          <w:szCs w:val="24"/>
        </w:rPr>
        <w:tab/>
        <w:t xml:space="preserve">Yu G, Smith DK, Zhu H, Guan Y, Lam TT. ggtree: An R package for visualization and annotation of phylogenetic trees with their covariates and other associated data. McInerny G, ed. </w:t>
      </w:r>
      <w:r w:rsidRPr="006F639B">
        <w:rPr>
          <w:i/>
          <w:iCs/>
          <w:noProof/>
          <w:szCs w:val="24"/>
        </w:rPr>
        <w:t>Methods Ecol Evol</w:t>
      </w:r>
      <w:r w:rsidRPr="006F639B">
        <w:rPr>
          <w:noProof/>
          <w:szCs w:val="24"/>
        </w:rPr>
        <w:t>. 2017;8(1):28-36. doi:10.1111/2041-210X.12628</w:t>
      </w:r>
    </w:p>
    <w:p w14:paraId="7BDE37D0"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0. </w:t>
      </w:r>
      <w:r w:rsidRPr="006F639B">
        <w:rPr>
          <w:noProof/>
          <w:szCs w:val="24"/>
        </w:rPr>
        <w:tab/>
        <w:t xml:space="preserve">McMurdie PJ, Holmes S. phyloseq: an R package for reproducible interactive analysis and graphics of microbiome census data. Watson M, ed. </w:t>
      </w:r>
      <w:r w:rsidRPr="006F639B">
        <w:rPr>
          <w:i/>
          <w:iCs/>
          <w:noProof/>
          <w:szCs w:val="24"/>
        </w:rPr>
        <w:t>PLoS One</w:t>
      </w:r>
      <w:r w:rsidRPr="006F639B">
        <w:rPr>
          <w:noProof/>
          <w:szCs w:val="24"/>
        </w:rPr>
        <w:t>. 2013;8(4):e61217. doi:10.1371/journal.pone.0061217</w:t>
      </w:r>
    </w:p>
    <w:p w14:paraId="171014A3"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1. </w:t>
      </w:r>
      <w:r w:rsidRPr="006F639B">
        <w:rPr>
          <w:noProof/>
          <w:szCs w:val="24"/>
        </w:rPr>
        <w:tab/>
        <w:t>Simpson GL, Minchin PR, De Caceres M, et al. vegan: Community Ecology Package. 2022. https://github.com/vegandevs/vegan. Accessed January 14, 2022.</w:t>
      </w:r>
    </w:p>
    <w:p w14:paraId="5EF45E3F"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2. </w:t>
      </w:r>
      <w:r w:rsidRPr="006F639B">
        <w:rPr>
          <w:noProof/>
          <w:szCs w:val="24"/>
        </w:rPr>
        <w:tab/>
        <w:t>Martinez Arbizu P. pairwiseAdonis: Pairwise multilevel comparison using adonis. 2020. https://github.com/pmartinezarbizu/pairwiseAdonis.</w:t>
      </w:r>
    </w:p>
    <w:p w14:paraId="5FD07718"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3. </w:t>
      </w:r>
      <w:r w:rsidRPr="006F639B">
        <w:rPr>
          <w:noProof/>
          <w:szCs w:val="24"/>
        </w:rPr>
        <w:tab/>
        <w:t xml:space="preserve">Ruel MT. Operationalizing dietary diversity: a review of measurement issues and research priorities. </w:t>
      </w:r>
      <w:r w:rsidRPr="006F639B">
        <w:rPr>
          <w:i/>
          <w:iCs/>
          <w:noProof/>
          <w:szCs w:val="24"/>
        </w:rPr>
        <w:t>J Nutr</w:t>
      </w:r>
      <w:r w:rsidRPr="006F639B">
        <w:rPr>
          <w:noProof/>
          <w:szCs w:val="24"/>
        </w:rPr>
        <w:t>. 2003;133(11):3911S-3926S. doi:10.1093/jn/133.11.3911S</w:t>
      </w:r>
    </w:p>
    <w:p w14:paraId="5B75B640"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4. </w:t>
      </w:r>
      <w:r w:rsidRPr="006F639B">
        <w:rPr>
          <w:noProof/>
          <w:szCs w:val="24"/>
        </w:rPr>
        <w:tab/>
        <w:t xml:space="preserve">Verger EO, Le Port A, Borderon A, et al. Dietary diversity indicators and their associations with dietary adequacy and health outcomes: A systematic scoping review. </w:t>
      </w:r>
      <w:r w:rsidRPr="006F639B">
        <w:rPr>
          <w:i/>
          <w:iCs/>
          <w:noProof/>
          <w:szCs w:val="24"/>
        </w:rPr>
        <w:t>Adv Nutr</w:t>
      </w:r>
      <w:r w:rsidRPr="006F639B">
        <w:rPr>
          <w:noProof/>
          <w:szCs w:val="24"/>
        </w:rPr>
        <w:t>. 2021;12(5):1659-1672. doi:10.1093/advances/nmab009</w:t>
      </w:r>
    </w:p>
    <w:p w14:paraId="4DDD899E"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5. </w:t>
      </w:r>
      <w:r w:rsidRPr="006F639B">
        <w:rPr>
          <w:noProof/>
          <w:szCs w:val="24"/>
        </w:rPr>
        <w:tab/>
        <w:t xml:space="preserve">Karlsen MC, Ellmore GS, McKeown N. Seeds—Health benefits, barriers to incorporation, and strategies for practitioners in supporting consumption among consumers. </w:t>
      </w:r>
      <w:r w:rsidRPr="006F639B">
        <w:rPr>
          <w:i/>
          <w:iCs/>
          <w:noProof/>
          <w:szCs w:val="24"/>
        </w:rPr>
        <w:t>Nutr Today</w:t>
      </w:r>
      <w:r w:rsidRPr="006F639B">
        <w:rPr>
          <w:noProof/>
          <w:szCs w:val="24"/>
        </w:rPr>
        <w:t>. 2016;51(1):50-59. doi:10.1097/NT.0000000000000135</w:t>
      </w:r>
    </w:p>
    <w:p w14:paraId="46F56078"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6. </w:t>
      </w:r>
      <w:r w:rsidRPr="006F639B">
        <w:rPr>
          <w:noProof/>
          <w:szCs w:val="24"/>
        </w:rPr>
        <w:tab/>
        <w:t xml:space="preserve">Embling R, Pink AE, Gatzemeier J, Price M, Lee MD, Wilkinson LL. Effect of food variety on intake of a meal: a systematic review and meta-analysis. </w:t>
      </w:r>
      <w:r w:rsidRPr="006F639B">
        <w:rPr>
          <w:i/>
          <w:iCs/>
          <w:noProof/>
          <w:szCs w:val="24"/>
        </w:rPr>
        <w:t>Am J Clin Nutr</w:t>
      </w:r>
      <w:r w:rsidRPr="006F639B">
        <w:rPr>
          <w:noProof/>
          <w:szCs w:val="24"/>
        </w:rPr>
        <w:t>. 2021;113(3):716-741. doi:10.1093/ajcn/nqaa352</w:t>
      </w:r>
    </w:p>
    <w:p w14:paraId="4E82AEEA"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7. </w:t>
      </w:r>
      <w:r w:rsidRPr="006F639B">
        <w:rPr>
          <w:noProof/>
          <w:szCs w:val="24"/>
        </w:rPr>
        <w:tab/>
        <w:t xml:space="preserve">Mitchell DC, Marinangeli CPF, Pigat S, et al. Pulse intake improves nutrient density among US adult consumers. </w:t>
      </w:r>
      <w:r w:rsidRPr="006F639B">
        <w:rPr>
          <w:i/>
          <w:iCs/>
          <w:noProof/>
          <w:szCs w:val="24"/>
        </w:rPr>
        <w:t>Nutrients</w:t>
      </w:r>
      <w:r w:rsidRPr="006F639B">
        <w:rPr>
          <w:noProof/>
          <w:szCs w:val="24"/>
        </w:rPr>
        <w:t>. 2021;13(8):2668. doi:10.3390/nu13082668</w:t>
      </w:r>
    </w:p>
    <w:p w14:paraId="067D2040" w14:textId="77777777" w:rsidR="006F639B" w:rsidRPr="006F639B" w:rsidRDefault="006F639B" w:rsidP="006F639B">
      <w:pPr>
        <w:widowControl w:val="0"/>
        <w:autoSpaceDE w:val="0"/>
        <w:autoSpaceDN w:val="0"/>
        <w:adjustRightInd w:val="0"/>
        <w:ind w:left="640" w:hanging="640"/>
        <w:rPr>
          <w:noProof/>
          <w:szCs w:val="24"/>
        </w:rPr>
      </w:pPr>
      <w:r w:rsidRPr="006F639B">
        <w:rPr>
          <w:noProof/>
          <w:szCs w:val="24"/>
        </w:rPr>
        <w:t xml:space="preserve">18. </w:t>
      </w:r>
      <w:r w:rsidRPr="006F639B">
        <w:rPr>
          <w:noProof/>
          <w:szCs w:val="24"/>
        </w:rPr>
        <w:tab/>
        <w:t xml:space="preserve">Ertuglu LA, Demiray A, Afsar B, Ortiz A, Kanbay M. The use of Healthy Eating Index 2015 and Healthy Beverage Index for predicting and modifying cardiovascular and renal outcomes. </w:t>
      </w:r>
      <w:r w:rsidRPr="006F639B">
        <w:rPr>
          <w:i/>
          <w:iCs/>
          <w:noProof/>
          <w:szCs w:val="24"/>
        </w:rPr>
        <w:t>Curr Nutr Rep</w:t>
      </w:r>
      <w:r w:rsidRPr="006F639B">
        <w:rPr>
          <w:noProof/>
          <w:szCs w:val="24"/>
        </w:rPr>
        <w:t>. 2022;11(3):526-535. doi:10.1007/s13668-022-00415-2</w:t>
      </w:r>
    </w:p>
    <w:p w14:paraId="094AF78B" w14:textId="77777777" w:rsidR="006F639B" w:rsidRPr="006F639B" w:rsidRDefault="006F639B" w:rsidP="006F639B">
      <w:pPr>
        <w:widowControl w:val="0"/>
        <w:autoSpaceDE w:val="0"/>
        <w:autoSpaceDN w:val="0"/>
        <w:adjustRightInd w:val="0"/>
        <w:ind w:left="640" w:hanging="640"/>
        <w:rPr>
          <w:noProof/>
        </w:rPr>
      </w:pPr>
      <w:r w:rsidRPr="006F639B">
        <w:rPr>
          <w:noProof/>
          <w:szCs w:val="24"/>
        </w:rPr>
        <w:t xml:space="preserve">19. </w:t>
      </w:r>
      <w:r w:rsidRPr="006F639B">
        <w:rPr>
          <w:noProof/>
          <w:szCs w:val="24"/>
        </w:rPr>
        <w:tab/>
        <w:t xml:space="preserve">Patel YR, Robbins JM, Gaziano JM, Djoussé L. Mediterranean, DASH, and Alternate Healthy Eating Index dietary patterns and risk of death in the Physicians’ Health Study. </w:t>
      </w:r>
      <w:r w:rsidRPr="006F639B">
        <w:rPr>
          <w:i/>
          <w:iCs/>
          <w:noProof/>
          <w:szCs w:val="24"/>
        </w:rPr>
        <w:lastRenderedPageBreak/>
        <w:t>Nutrients</w:t>
      </w:r>
      <w:r w:rsidRPr="006F639B">
        <w:rPr>
          <w:noProof/>
          <w:szCs w:val="24"/>
        </w:rPr>
        <w:t>. 2021;13(6):1893. doi:10.3390/nu13061893</w:t>
      </w:r>
    </w:p>
    <w:p w14:paraId="50DC9340" w14:textId="0F81BD3B" w:rsidR="00D63AC4" w:rsidRDefault="00D63AC4" w:rsidP="00D63AC4">
      <w:r>
        <w:fldChar w:fldCharType="end"/>
      </w:r>
      <w:r>
        <w:t xml:space="preserve"> </w:t>
      </w:r>
    </w:p>
    <w:p w14:paraId="1E97684C" w14:textId="43800E39" w:rsidR="00E65567" w:rsidRPr="00E65567" w:rsidRDefault="00E65567" w:rsidP="001F7D61">
      <w:pPr>
        <w:rPr>
          <w:rFonts w:ascii="Times New Roman" w:eastAsia="Times New Roman" w:hAnsi="Times New Roman" w:cs="Times New Roman"/>
          <w:color w:val="000000"/>
          <w:kern w:val="0"/>
          <w:sz w:val="27"/>
          <w:szCs w:val="27"/>
          <w14:ligatures w14:val="none"/>
        </w:rPr>
      </w:pPr>
    </w:p>
    <w:p w14:paraId="7F4532B5" w14:textId="77777777" w:rsidR="00E65567" w:rsidRPr="00D63AC4" w:rsidRDefault="00E65567" w:rsidP="00D63AC4"/>
    <w:sectPr w:rsidR="00E65567" w:rsidRPr="00D63A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AC4"/>
    <w:rsid w:val="001F7D61"/>
    <w:rsid w:val="00234812"/>
    <w:rsid w:val="0023786E"/>
    <w:rsid w:val="006F639B"/>
    <w:rsid w:val="00716072"/>
    <w:rsid w:val="00905792"/>
    <w:rsid w:val="009750AF"/>
    <w:rsid w:val="00AC1780"/>
    <w:rsid w:val="00BC4C0A"/>
    <w:rsid w:val="00BD2F4E"/>
    <w:rsid w:val="00C303A5"/>
    <w:rsid w:val="00D25657"/>
    <w:rsid w:val="00D63AC4"/>
    <w:rsid w:val="00E655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F4C98"/>
  <w15:chartTrackingRefBased/>
  <w15:docId w15:val="{4D67877F-B301-4921-BBF9-856936F0B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kern w:val="2"/>
        <w:sz w:val="22"/>
        <w:szCs w:val="22"/>
        <w:lang w:val="en-US" w:eastAsia="ja-JP"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78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2565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25657"/>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TOC Times New Roman 12pt"/>
    <w:basedOn w:val="Normal"/>
    <w:next w:val="Normal"/>
    <w:autoRedefine/>
    <w:uiPriority w:val="39"/>
    <w:unhideWhenUsed/>
    <w:qFormat/>
    <w:rsid w:val="00BD2F4E"/>
    <w:pPr>
      <w:jc w:val="left"/>
    </w:pPr>
    <w:rPr>
      <w:rFonts w:ascii="Times New Roman" w:hAnsi="Times New Roman" w:cstheme="minorBidi"/>
      <w:sz w:val="24"/>
    </w:rPr>
  </w:style>
  <w:style w:type="paragraph" w:customStyle="1" w:styleId="Head2TNR12pt">
    <w:name w:val="Head 2 TNR 12 pt"/>
    <w:basedOn w:val="Normal"/>
    <w:next w:val="Heading2"/>
    <w:link w:val="Head2TNR12ptChar"/>
    <w:autoRedefine/>
    <w:qFormat/>
    <w:rsid w:val="00D25657"/>
    <w:pPr>
      <w:keepNext/>
      <w:keepLines/>
      <w:spacing w:line="480" w:lineRule="auto"/>
      <w:outlineLvl w:val="1"/>
    </w:pPr>
    <w:rPr>
      <w:rFonts w:ascii="Times New Roman" w:eastAsiaTheme="majorEastAsia" w:hAnsi="Times New Roman" w:cs="Times New Roman"/>
      <w:b/>
      <w:bCs/>
      <w:color w:val="404040" w:themeColor="text1" w:themeTint="BF"/>
      <w:sz w:val="24"/>
      <w:szCs w:val="24"/>
    </w:rPr>
  </w:style>
  <w:style w:type="character" w:customStyle="1" w:styleId="Head2TNR12ptChar">
    <w:name w:val="Head 2 TNR 12 pt Char"/>
    <w:basedOn w:val="DefaultParagraphFont"/>
    <w:link w:val="Head2TNR12pt"/>
    <w:rsid w:val="00D25657"/>
    <w:rPr>
      <w:rFonts w:ascii="Times New Roman" w:eastAsiaTheme="majorEastAsia" w:hAnsi="Times New Roman" w:cs="Times New Roman"/>
      <w:b/>
      <w:bCs/>
      <w:color w:val="404040" w:themeColor="text1" w:themeTint="BF"/>
      <w:sz w:val="24"/>
      <w:szCs w:val="24"/>
    </w:rPr>
  </w:style>
  <w:style w:type="character" w:customStyle="1" w:styleId="Heading2Char">
    <w:name w:val="Heading 2 Char"/>
    <w:basedOn w:val="DefaultParagraphFont"/>
    <w:link w:val="Heading2"/>
    <w:uiPriority w:val="9"/>
    <w:semiHidden/>
    <w:rsid w:val="00D25657"/>
    <w:rPr>
      <w:rFonts w:asciiTheme="majorHAnsi" w:eastAsiaTheme="majorEastAsia" w:hAnsiTheme="majorHAnsi" w:cstheme="majorBidi"/>
      <w:color w:val="2F5496" w:themeColor="accent1" w:themeShade="BF"/>
      <w:sz w:val="26"/>
      <w:szCs w:val="26"/>
    </w:rPr>
  </w:style>
  <w:style w:type="paragraph" w:customStyle="1" w:styleId="Head3TNR12pt">
    <w:name w:val="Head 3 TNR 12 pt"/>
    <w:basedOn w:val="Heading3"/>
    <w:link w:val="Head3TNR12ptChar"/>
    <w:autoRedefine/>
    <w:qFormat/>
    <w:rsid w:val="00D25657"/>
    <w:pPr>
      <w:tabs>
        <w:tab w:val="right" w:leader="dot" w:pos="9350"/>
      </w:tabs>
    </w:pPr>
    <w:rPr>
      <w:rFonts w:ascii="Times New Roman" w:hAnsi="Times New Roman"/>
      <w:noProof/>
    </w:rPr>
  </w:style>
  <w:style w:type="character" w:customStyle="1" w:styleId="Head3TNR12ptChar">
    <w:name w:val="Head 3 TNR 12 pt Char"/>
    <w:basedOn w:val="Heading3Char"/>
    <w:link w:val="Head3TNR12pt"/>
    <w:rsid w:val="00D25657"/>
    <w:rPr>
      <w:rFonts w:ascii="Times New Roman" w:eastAsiaTheme="majorEastAsia" w:hAnsi="Times New Roman" w:cstheme="majorBidi"/>
      <w:noProof/>
      <w:color w:val="1F3763" w:themeColor="accent1" w:themeShade="7F"/>
      <w:sz w:val="24"/>
      <w:szCs w:val="24"/>
    </w:rPr>
  </w:style>
  <w:style w:type="character" w:customStyle="1" w:styleId="Heading3Char">
    <w:name w:val="Heading 3 Char"/>
    <w:basedOn w:val="DefaultParagraphFont"/>
    <w:link w:val="Heading3"/>
    <w:uiPriority w:val="9"/>
    <w:semiHidden/>
    <w:rsid w:val="00D25657"/>
    <w:rPr>
      <w:rFonts w:asciiTheme="majorHAnsi" w:eastAsiaTheme="majorEastAsia" w:hAnsiTheme="majorHAnsi" w:cstheme="majorBidi"/>
      <w:color w:val="1F3763" w:themeColor="accent1" w:themeShade="7F"/>
      <w:sz w:val="24"/>
      <w:szCs w:val="24"/>
    </w:rPr>
  </w:style>
  <w:style w:type="paragraph" w:customStyle="1" w:styleId="Head3">
    <w:name w:val="Head 3"/>
    <w:basedOn w:val="Heading3"/>
    <w:link w:val="Head3Char"/>
    <w:autoRedefine/>
    <w:qFormat/>
    <w:rsid w:val="00D25657"/>
    <w:pPr>
      <w:spacing w:line="480" w:lineRule="auto"/>
    </w:pPr>
    <w:rPr>
      <w:rFonts w:ascii="Times New Roman" w:hAnsi="Times New Roman" w:cs="Times New Roman"/>
      <w:b/>
      <w:bCs/>
    </w:rPr>
  </w:style>
  <w:style w:type="character" w:customStyle="1" w:styleId="Head3Char">
    <w:name w:val="Head 3 Char"/>
    <w:basedOn w:val="Heading3Char"/>
    <w:link w:val="Head3"/>
    <w:rsid w:val="00D25657"/>
    <w:rPr>
      <w:rFonts w:ascii="Times New Roman" w:eastAsiaTheme="majorEastAsia" w:hAnsi="Times New Roman" w:cs="Times New Roman"/>
      <w:b/>
      <w:bCs/>
      <w:color w:val="1F3763" w:themeColor="accent1" w:themeShade="7F"/>
      <w:sz w:val="24"/>
      <w:szCs w:val="24"/>
    </w:rPr>
  </w:style>
  <w:style w:type="paragraph" w:styleId="TOC3">
    <w:name w:val="toc 3"/>
    <w:basedOn w:val="Head3"/>
    <w:next w:val="Head3"/>
    <w:autoRedefine/>
    <w:uiPriority w:val="39"/>
    <w:unhideWhenUsed/>
    <w:qFormat/>
    <w:rsid w:val="00D25657"/>
    <w:pPr>
      <w:spacing w:before="0"/>
      <w:ind w:left="440"/>
    </w:pPr>
    <w:rPr>
      <w:b w:val="0"/>
      <w:color w:val="auto"/>
    </w:rPr>
  </w:style>
  <w:style w:type="paragraph" w:customStyle="1" w:styleId="Head1TNR12pt">
    <w:name w:val="Head 1 TNR 12pt"/>
    <w:basedOn w:val="Heading2"/>
    <w:link w:val="Head1TNR12ptChar"/>
    <w:autoRedefine/>
    <w:qFormat/>
    <w:rsid w:val="00D25657"/>
    <w:pPr>
      <w:spacing w:before="80" w:line="480" w:lineRule="auto"/>
      <w:jc w:val="center"/>
    </w:pPr>
    <w:rPr>
      <w:rFonts w:ascii="Times New Roman" w:hAnsi="Times New Roman" w:cs="Times New Roman"/>
      <w:b/>
      <w:bCs/>
      <w:color w:val="404040" w:themeColor="text1" w:themeTint="BF"/>
      <w:sz w:val="24"/>
      <w:szCs w:val="24"/>
    </w:rPr>
  </w:style>
  <w:style w:type="character" w:customStyle="1" w:styleId="Head1TNR12ptChar">
    <w:name w:val="Head 1 TNR 12pt Char"/>
    <w:basedOn w:val="Heading2Char"/>
    <w:link w:val="Head1TNR12pt"/>
    <w:rsid w:val="00D25657"/>
    <w:rPr>
      <w:rFonts w:ascii="Times New Roman" w:eastAsiaTheme="majorEastAsia" w:hAnsi="Times New Roman" w:cs="Times New Roman"/>
      <w:b/>
      <w:bCs/>
      <w:color w:val="404040" w:themeColor="text1" w:themeTint="BF"/>
      <w:sz w:val="24"/>
      <w:szCs w:val="24"/>
    </w:rPr>
  </w:style>
  <w:style w:type="paragraph" w:customStyle="1" w:styleId="Head2MiddleTNR12pt">
    <w:name w:val="Head 2 Middle TNR 12pt"/>
    <w:basedOn w:val="Heading2"/>
    <w:next w:val="Heading2"/>
    <w:link w:val="Head2MiddleTNR12ptChar"/>
    <w:autoRedefine/>
    <w:qFormat/>
    <w:rsid w:val="00D25657"/>
    <w:pPr>
      <w:spacing w:before="0" w:line="480" w:lineRule="auto"/>
      <w:jc w:val="left"/>
    </w:pPr>
    <w:rPr>
      <w:rFonts w:ascii="Times New Roman" w:hAnsi="Times New Roman"/>
      <w:color w:val="404040" w:themeColor="text1" w:themeTint="BF"/>
      <w:sz w:val="24"/>
      <w:szCs w:val="28"/>
    </w:rPr>
  </w:style>
  <w:style w:type="character" w:customStyle="1" w:styleId="Head2MiddleTNR12ptChar">
    <w:name w:val="Head 2 Middle TNR 12pt Char"/>
    <w:basedOn w:val="Heading2Char"/>
    <w:link w:val="Head2MiddleTNR12pt"/>
    <w:rsid w:val="00D25657"/>
    <w:rPr>
      <w:rFonts w:ascii="Times New Roman" w:eastAsiaTheme="majorEastAsia" w:hAnsi="Times New Roman" w:cstheme="majorBidi"/>
      <w:color w:val="404040" w:themeColor="text1" w:themeTint="BF"/>
      <w:sz w:val="24"/>
      <w:szCs w:val="28"/>
    </w:rPr>
  </w:style>
  <w:style w:type="paragraph" w:customStyle="1" w:styleId="Head1TNR12">
    <w:name w:val="Head 1 TNR12"/>
    <w:basedOn w:val="Heading1"/>
    <w:next w:val="Normal"/>
    <w:link w:val="Head1TNR12Char"/>
    <w:qFormat/>
    <w:rsid w:val="0023786E"/>
    <w:pPr>
      <w:spacing w:after="240"/>
    </w:pPr>
    <w:rPr>
      <w:rFonts w:ascii="Times New Roman" w:hAnsi="Times New Roman" w:cs="Times New Roman"/>
      <w:b/>
      <w:bCs/>
      <w:sz w:val="24"/>
      <w:szCs w:val="24"/>
    </w:rPr>
  </w:style>
  <w:style w:type="character" w:customStyle="1" w:styleId="Head1TNR12Char">
    <w:name w:val="Head 1 TNR12 Char"/>
    <w:basedOn w:val="Heading1Char"/>
    <w:link w:val="Head1TNR12"/>
    <w:rsid w:val="0023786E"/>
    <w:rPr>
      <w:rFonts w:ascii="Times New Roman" w:eastAsiaTheme="majorEastAsia" w:hAnsi="Times New Roman" w:cs="Times New Roman"/>
      <w:b/>
      <w:bCs/>
      <w:color w:val="2F5496" w:themeColor="accent1" w:themeShade="BF"/>
      <w:sz w:val="24"/>
      <w:szCs w:val="24"/>
    </w:rPr>
  </w:style>
  <w:style w:type="character" w:customStyle="1" w:styleId="Heading1Char">
    <w:name w:val="Heading 1 Char"/>
    <w:basedOn w:val="DefaultParagraphFont"/>
    <w:link w:val="Heading1"/>
    <w:uiPriority w:val="9"/>
    <w:rsid w:val="0023786E"/>
    <w:rPr>
      <w:rFonts w:asciiTheme="majorHAnsi" w:eastAsiaTheme="majorEastAsia" w:hAnsiTheme="majorHAnsi" w:cstheme="majorBidi"/>
      <w:color w:val="2F5496" w:themeColor="accent1" w:themeShade="BF"/>
      <w:sz w:val="32"/>
      <w:szCs w:val="32"/>
    </w:rPr>
  </w:style>
  <w:style w:type="paragraph" w:customStyle="1" w:styleId="Head1MiddleTNR12">
    <w:name w:val="Head 1 Middle TNR12"/>
    <w:basedOn w:val="Heading1"/>
    <w:next w:val="Normal"/>
    <w:link w:val="Head1MiddleTNR12Char"/>
    <w:qFormat/>
    <w:rsid w:val="0023786E"/>
    <w:pPr>
      <w:spacing w:after="240"/>
      <w:jc w:val="center"/>
    </w:pPr>
    <w:rPr>
      <w:rFonts w:ascii="Times New Roman" w:hAnsi="Times New Roman" w:cs="Times New Roman"/>
      <w:b/>
      <w:bCs/>
      <w:sz w:val="24"/>
      <w:szCs w:val="24"/>
    </w:rPr>
  </w:style>
  <w:style w:type="character" w:customStyle="1" w:styleId="Head1MiddleTNR12Char">
    <w:name w:val="Head 1 Middle TNR12 Char"/>
    <w:basedOn w:val="Heading1Char"/>
    <w:link w:val="Head1MiddleTNR12"/>
    <w:rsid w:val="0023786E"/>
    <w:rPr>
      <w:rFonts w:ascii="Times New Roman" w:eastAsiaTheme="majorEastAsia" w:hAnsi="Times New Roman" w:cs="Times New Roman"/>
      <w:b/>
      <w:bCs/>
      <w:color w:val="2F5496" w:themeColor="accent1" w:themeShade="BF"/>
      <w:sz w:val="24"/>
      <w:szCs w:val="24"/>
    </w:rPr>
  </w:style>
  <w:style w:type="paragraph" w:customStyle="1" w:styleId="Head2MiddleTNR12">
    <w:name w:val="Head2 Middle TNR12"/>
    <w:basedOn w:val="Heading2"/>
    <w:next w:val="Normal"/>
    <w:link w:val="Head2MiddleTNR12Char"/>
    <w:qFormat/>
    <w:rsid w:val="0023786E"/>
    <w:pPr>
      <w:spacing w:before="240" w:after="240"/>
    </w:pPr>
    <w:rPr>
      <w:rFonts w:ascii="Times New Roman" w:hAnsi="Times New Roman" w:cs="Times New Roman"/>
      <w:b/>
      <w:bCs/>
      <w:sz w:val="24"/>
      <w:szCs w:val="24"/>
    </w:rPr>
  </w:style>
  <w:style w:type="character" w:customStyle="1" w:styleId="Head2MiddleTNR12Char">
    <w:name w:val="Head2 Middle TNR12 Char"/>
    <w:basedOn w:val="Heading2Char"/>
    <w:link w:val="Head2MiddleTNR12"/>
    <w:rsid w:val="0023786E"/>
    <w:rPr>
      <w:rFonts w:ascii="Times New Roman" w:eastAsiaTheme="majorEastAsia" w:hAnsi="Times New Roman" w:cs="Times New Roman"/>
      <w:b/>
      <w:bCs/>
      <w:color w:val="2F5496" w:themeColor="accent1" w:themeShade="BF"/>
      <w:sz w:val="24"/>
      <w:szCs w:val="24"/>
    </w:rPr>
  </w:style>
  <w:style w:type="character" w:styleId="Hyperlink">
    <w:name w:val="Hyperlink"/>
    <w:basedOn w:val="DefaultParagraphFont"/>
    <w:uiPriority w:val="99"/>
    <w:semiHidden/>
    <w:unhideWhenUsed/>
    <w:rsid w:val="00D63AC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97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AF1D335-CC7C-4E9E-AFCF-5567AD4DE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Pages>
  <Words>4592</Words>
  <Characters>2618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ohara, Rie</dc:creator>
  <cp:keywords/>
  <dc:description/>
  <cp:lastModifiedBy>Sadohara, Rie</cp:lastModifiedBy>
  <cp:revision>3</cp:revision>
  <dcterms:created xsi:type="dcterms:W3CDTF">2023-03-27T07:47:00Z</dcterms:created>
  <dcterms:modified xsi:type="dcterms:W3CDTF">2023-04-07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74aede-dff5-374a-85a1-9cbc53ac5e1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uncil-of-science-editors-brackets</vt:lpwstr>
  </property>
  <property fmtid="{D5CDD505-2E9C-101B-9397-08002B2CF9AE}" pid="14" name="Mendeley Recent Style Name 4_1">
    <vt:lpwstr>Council of Science Editors, Citation-Sequence (numeric, bracket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ood-composition-and-analysis</vt:lpwstr>
  </property>
  <property fmtid="{D5CDD505-2E9C-101B-9397-08002B2CF9AE}" pid="18" name="Mendeley Recent Style Name 6_1">
    <vt:lpwstr>Journal of Food Composition and Analysi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